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BD1A705" w14:textId="1DD32480" w:rsidR="007F1FB0" w:rsidRDefault="007F1FB0" w:rsidP="007F1FB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E148FD">
        <w:rPr>
          <w:rFonts w:ascii="Times New Roman" w:hAnsi="Times New Roman" w:cs="Times New Roman"/>
          <w:sz w:val="24"/>
          <w:szCs w:val="24"/>
        </w:rPr>
        <w:t>S5</w:t>
      </w:r>
      <w:r>
        <w:rPr>
          <w:rFonts w:ascii="Times New Roman" w:hAnsi="Times New Roman" w:cs="Times New Roman"/>
          <w:sz w:val="24"/>
          <w:szCs w:val="24"/>
        </w:rPr>
        <w:t xml:space="preserve">: List of identified proteins in MADvC and their role and functions related to AD. 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818"/>
        <w:gridCol w:w="7208"/>
      </w:tblGrid>
      <w:tr w:rsidR="007F1FB0" w:rsidRPr="00A52EBE" w14:paraId="4362DC4C" w14:textId="77777777" w:rsidTr="00FD72C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double" w:sz="4" w:space="0" w:color="auto"/>
              <w:bottom w:val="double" w:sz="4" w:space="0" w:color="auto"/>
            </w:tcBorders>
            <w:noWrap/>
            <w:vAlign w:val="bottom"/>
          </w:tcPr>
          <w:p w14:paraId="050126D7" w14:textId="77777777" w:rsidR="007F1FB0" w:rsidRPr="00A52EBE" w:rsidRDefault="007F1FB0" w:rsidP="00527D1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tein</w:t>
            </w:r>
          </w:p>
        </w:tc>
        <w:tc>
          <w:tcPr>
            <w:tcW w:w="7208" w:type="dxa"/>
            <w:tcBorders>
              <w:top w:val="double" w:sz="4" w:space="0" w:color="auto"/>
              <w:bottom w:val="double" w:sz="4" w:space="0" w:color="auto"/>
            </w:tcBorders>
            <w:vAlign w:val="bottom"/>
          </w:tcPr>
          <w:p w14:paraId="183BA62D" w14:textId="77777777" w:rsidR="007F1FB0" w:rsidRPr="00A35B00" w:rsidRDefault="007F1FB0" w:rsidP="00527D1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ole and functions related to AD</w:t>
            </w:r>
          </w:p>
        </w:tc>
      </w:tr>
      <w:tr w:rsidR="00FD72CC" w:rsidRPr="00A52EBE" w14:paraId="7BBF6E8B" w14:textId="77777777" w:rsidTr="00FD72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double" w:sz="4" w:space="0" w:color="auto"/>
            </w:tcBorders>
            <w:noWrap/>
            <w:hideMark/>
          </w:tcPr>
          <w:p w14:paraId="42AA222E" w14:textId="77777777" w:rsidR="00FD72CC" w:rsidRPr="00A35B00" w:rsidRDefault="00FD72CC" w:rsidP="00FD72CC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Apolipoprotein A-IV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POA4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208" w:type="dxa"/>
            <w:tcBorders>
              <w:top w:val="double" w:sz="4" w:space="0" w:color="auto"/>
            </w:tcBorders>
            <w:hideMark/>
          </w:tcPr>
          <w:p w14:paraId="0A32246C" w14:textId="77777777" w:rsidR="00FD72CC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la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a crucial role in brain metabolism. </w:t>
            </w:r>
          </w:p>
          <w:p w14:paraId="40AC0C5D" w14:textId="77777777" w:rsidR="00FD72CC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unc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as an anti-inflammatory agent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ui&lt;/Author&gt;&lt;Year&gt;2011&lt;/Year&gt;&lt;RecNum&gt;33&lt;/RecNum&gt;&lt;DisplayText&gt;(Cui et al. 2011; Vowinkel et al. 2004)&lt;/DisplayText&gt;&lt;record&gt;&lt;rec-number&gt;33&lt;/rec-number&gt;&lt;foreign-keys&gt;&lt;key app="EN" db-id="e2rp9xwroepdswefz5952aree50sv29ff9rv" timestamp="1653032745"&gt;33&lt;/key&gt;&lt;/foreign-keys&gt;&lt;ref-type name="Journal Article"&gt;17&lt;/ref-type&gt;&lt;contributors&gt;&lt;authors&gt;&lt;author&gt;Cui, Yujie&lt;/author&gt;&lt;author&gt;Huang, Mingwei&lt;/author&gt;&lt;author&gt;He, Yingbo&lt;/author&gt;&lt;author&gt;Zhang, Shuyan&lt;/author&gt;&lt;author&gt;Luo, Yongzhang&lt;/author&gt;&lt;/authors&gt;&lt;/contributors&gt;&lt;titles&gt;&lt;title&gt;Genetic ablation of apolipoprotein A-IV accelerates Alzheimer&amp;apos;s disease pathogenesis in a mouse model&lt;/title&gt;&lt;secondary-title&gt;The American journal of pathology&lt;/secondary-title&gt;&lt;/titles&gt;&lt;periodical&gt;&lt;full-title&gt;The American journal of pathology&lt;/full-title&gt;&lt;/periodical&gt;&lt;pages&gt;1298-1308&lt;/pages&gt;&lt;volume&gt;178&lt;/volume&gt;&lt;number&gt;3&lt;/number&gt;&lt;dates&gt;&lt;year&gt;2011&lt;/year&gt;&lt;/dates&gt;&lt;isbn&gt;0002-9440&lt;/isbn&gt;&lt;urls&gt;&lt;/urls&gt;&lt;/record&gt;&lt;/Cite&gt;&lt;Cite&gt;&lt;Author&gt;Vowinkel&lt;/Author&gt;&lt;Year&gt;2004&lt;/Year&gt;&lt;RecNum&gt;34&lt;/RecNum&gt;&lt;record&gt;&lt;rec-number&gt;34&lt;/rec-number&gt;&lt;foreign-keys&gt;&lt;key app="EN" db-id="e2rp9xwroepdswefz5952aree50sv29ff9rv" timestamp="1653032745"&gt;34&lt;/key&gt;&lt;/foreign-keys&gt;&lt;ref-type name="Journal Article"&gt;17&lt;/ref-type&gt;&lt;contributors&gt;&lt;authors&gt;&lt;author&gt;Vowinkel, Thorsten&lt;/author&gt;&lt;author&gt;Mori, Mikiji&lt;/author&gt;&lt;author&gt;Krieglstein, Christian F&lt;/author&gt;&lt;author&gt;Russell, Janice&lt;/author&gt;&lt;author&gt;Saijo, Fumito&lt;/author&gt;&lt;author&gt;Bharwani, Sulaiman&lt;/author&gt;&lt;author&gt;Turnage, Richard H&lt;/author&gt;&lt;author&gt;Davidson, W Sean&lt;/author&gt;&lt;author&gt;Tso, Patrick&lt;/author&gt;&lt;author&gt;Granger, D Neil&lt;/author&gt;&lt;/authors&gt;&lt;/contributors&gt;&lt;titles&gt;&lt;title&gt;Apolipoprotein A-IV inhibits experimental colitis&lt;/title&gt;&lt;secondary-title&gt;The Journal of clinical investigation&lt;/secondary-title&gt;&lt;/titles&gt;&lt;periodical&gt;&lt;full-title&gt;The Journal of clinical investigation&lt;/full-title&gt;&lt;/periodical&gt;&lt;pages&gt;260-269&lt;/pages&gt;&lt;volume&gt;114&lt;/volume&gt;&lt;number&gt;2&lt;/number&gt;&lt;dates&gt;&lt;year&gt;2004&lt;/year&gt;&lt;/dates&gt;&lt;isbn&gt;0021-973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Cui et al. 2011; Vowinkel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30DBCFCB" w14:textId="2363306A" w:rsidR="00FD72CC" w:rsidRPr="00A35B00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The decr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ent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in the level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POA4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was observed with the increment of Aβ deposition level in the brain, resulting in cognitive damag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ui&lt;/Author&gt;&lt;Year&gt;2011&lt;/Year&gt;&lt;RecNum&gt;33&lt;/RecNum&gt;&lt;DisplayText&gt;(Cui et al. 2011; Lin et al. 2015)&lt;/DisplayText&gt;&lt;record&gt;&lt;rec-number&gt;33&lt;/rec-number&gt;&lt;foreign-keys&gt;&lt;key app="EN" db-id="e2rp9xwroepdswefz5952aree50sv29ff9rv" timestamp="1653032745"&gt;33&lt;/key&gt;&lt;/foreign-keys&gt;&lt;ref-type name="Journal Article"&gt;17&lt;/ref-type&gt;&lt;contributors&gt;&lt;authors&gt;&lt;author&gt;Cui, Yujie&lt;/author&gt;&lt;author&gt;Huang, Mingwei&lt;/author&gt;&lt;author&gt;He, Yingbo&lt;/author&gt;&lt;author&gt;Zhang, Shuyan&lt;/author&gt;&lt;author&gt;Luo, Yongzhang&lt;/author&gt;&lt;/authors&gt;&lt;/contributors&gt;&lt;titles&gt;&lt;title&gt;Genetic ablation of apolipoprotein A-IV accelerates Alzheimer&amp;apos;s disease pathogenesis in a mouse model&lt;/title&gt;&lt;secondary-title&gt;The American journal of pathology&lt;/secondary-title&gt;&lt;/titles&gt;&lt;periodical&gt;&lt;full-title&gt;The American journal of pathology&lt;/full-title&gt;&lt;/periodical&gt;&lt;pages&gt;1298-1308&lt;/pages&gt;&lt;volume&gt;178&lt;/volume&gt;&lt;number&gt;3&lt;/number&gt;&lt;dates&gt;&lt;year&gt;2011&lt;/year&gt;&lt;/dates&gt;&lt;isbn&gt;0002-9440&lt;/isbn&gt;&lt;urls&gt;&lt;/urls&gt;&lt;/record&gt;&lt;/Cite&gt;&lt;Cite&gt;&lt;Author&gt;Lin&lt;/Author&gt;&lt;Year&gt;2015&lt;/Year&gt;&lt;RecNum&gt;35&lt;/RecNum&gt;&lt;record&gt;&lt;rec-number&gt;35&lt;/rec-number&gt;&lt;foreign-keys&gt;&lt;key app="EN" db-id="e2rp9xwroepdswefz5952aree50sv29ff9rv" timestamp="1653032745"&gt;35&lt;/key&gt;&lt;/foreign-keys&gt;&lt;ref-type name="Journal Article"&gt;17&lt;/ref-type&gt;&lt;contributors&gt;&lt;authors&gt;&lt;author&gt;Lin, Qiao&lt;/author&gt;&lt;author&gt;Cao, Yunpeng&lt;/author&gt;&lt;author&gt;Gao, Jie&lt;/author&gt;&lt;/authors&gt;&lt;/contributors&gt;&lt;titles&gt;&lt;title&gt;Decreased expression of the APOA1–APOC3–APOA4 gene cluster is associated with risk of Alzheimer’s disease&lt;/title&gt;&lt;secondary-title&gt;Drug design, development and therapy&lt;/secondary-title&gt;&lt;/titles&gt;&lt;periodical&gt;&lt;full-title&gt;Drug design, development and therapy&lt;/full-title&gt;&lt;/periodical&gt;&lt;pages&gt;5421&lt;/pages&gt;&lt;volume&gt;9&lt;/volume&gt;&lt;dates&gt;&lt;year&gt;201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Cui et al. 2011; Lin et al. 201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FD72CC" w:rsidRPr="00A52EBE" w14:paraId="1EE0244D" w14:textId="77777777" w:rsidTr="00FD72CC">
        <w:trPr>
          <w:trHeight w:val="1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noWrap/>
            <w:hideMark/>
          </w:tcPr>
          <w:p w14:paraId="7A00B57E" w14:textId="77777777" w:rsidR="00FD72CC" w:rsidRPr="00A35B00" w:rsidRDefault="00FD72CC" w:rsidP="00FD72CC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Fibrinogen alpha chain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GA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208" w:type="dxa"/>
            <w:hideMark/>
          </w:tcPr>
          <w:p w14:paraId="0B6FC7C2" w14:textId="77777777" w:rsidR="00FD72CC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The accumulation of th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GA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was detected in the AD brain in the stud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ian&lt;/Author&gt;&lt;Year&gt;2021&lt;/Year&gt;&lt;RecNum&gt;36&lt;/RecNum&gt;&lt;DisplayText&gt;(Bian et al. 2021)&lt;/DisplayText&gt;&lt;record&gt;&lt;rec-number&gt;36&lt;/rec-number&gt;&lt;foreign-keys&gt;&lt;key app="EN" db-id="e2rp9xwroepdswefz5952aree50sv29ff9rv" timestamp="1653032745"&gt;36&lt;/key&gt;&lt;/foreign-keys&gt;&lt;ref-type name="Journal Article"&gt;17&lt;/ref-type&gt;&lt;contributors&gt;&lt;authors&gt;&lt;author&gt;Bian, Zhihong&lt;/author&gt;&lt;author&gt;Yamashita, Toru&lt;/author&gt;&lt;author&gt;Shi, Xiaowen&lt;/author&gt;&lt;author&gt;Feng, Tian&lt;/author&gt;&lt;author&gt;Yu, Haibo&lt;/author&gt;&lt;author&gt;Hu, Xiao&lt;/author&gt;&lt;author&gt;Hu, Xinran&lt;/author&gt;&lt;author&gt;Bian, Yuting&lt;/author&gt;&lt;author&gt;Sun, Hongming&lt;/author&gt;&lt;author&gt;Tadokoro, Koh&lt;/author&gt;&lt;/authors&gt;&lt;/contributors&gt;&lt;titles&gt;&lt;title&gt;Accelerated accumulation of fibrinogen peptide chains with Aβ deposition in Alzheimer’s disease (AD) mice and human AD brains&lt;/title&gt;&lt;secondary-title&gt;Brain Research&lt;/secondary-title&gt;&lt;/titles&gt;&lt;periodical&gt;&lt;full-title&gt;Brain Research&lt;/full-title&gt;&lt;/periodical&gt;&lt;pages&gt;147569&lt;/pages&gt;&lt;volume&gt;1767&lt;/volume&gt;&lt;dates&gt;&lt;year&gt;2021&lt;/year&gt;&lt;/dates&gt;&lt;isbn&gt;0006-899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Bian et al. 202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A4F14EC" w14:textId="77777777" w:rsidR="00FD72CC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rigg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abnormal coagulation and fibrinolysis in the vascular unit in the brain, causing neurovascular inflammation and dysfunc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k8L0F1dGhvcj48WWVhcj4yMDE5PC9ZZWFyPjxSZWNO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k8L0F1dGhvcj48WWVhcj4yMDE5PC9ZZWFyPjxSZWNO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Shi et al. 2019a; Shi et al. 2019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26BC3F96" w14:textId="58A411E5" w:rsidR="00FD72CC" w:rsidRPr="00A35B00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Protein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GA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was found inversely correlated with cognitive dysfunction in the Malaysian popula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ehiman&lt;/Author&gt;&lt;Year&gt;2020&lt;/Year&gt;&lt;RecNum&gt;38&lt;/RecNum&gt;&lt;DisplayText&gt;(Rehiman et al. 2020)&lt;/DisplayText&gt;&lt;record&gt;&lt;rec-number&gt;38&lt;/rec-number&gt;&lt;foreign-keys&gt;&lt;key app="EN" db-id="e2rp9xwroepdswefz5952aree50sv29ff9rv" timestamp="1653032745"&gt;38&lt;/key&gt;&lt;/foreign-keys&gt;&lt;ref-type name="Journal Article"&gt;17&lt;/ref-type&gt;&lt;contributors&gt;&lt;authors&gt;&lt;author&gt;Rehiman, Siti Hajar&lt;/author&gt;&lt;author&gt;Lim, Siong Meng&lt;/author&gt;&lt;author&gt;Lim, Fei Tieng&lt;/author&gt;&lt;author&gt;Chin, Ai-Vyrn&lt;/author&gt;&lt;author&gt;Tan, Maw Pin&lt;/author&gt;&lt;author&gt;Kamaruzzaman, Shahrul Bahyah&lt;/author&gt;&lt;author&gt;Ramasamy, Kalavathy&lt;/author&gt;&lt;author&gt;Abdul Majeed, Abu Bakar&lt;/author&gt;&lt;/authors&gt;&lt;/contributors&gt;&lt;titles&gt;&lt;title&gt;Fibrinogen isoforms as potential blood-based biomarkers of Alzheimer’s disease using a proteomics approach&lt;/title&gt;&lt;secondary-title&gt;International Journal of Neuroscience&lt;/secondary-title&gt;&lt;/titles&gt;&lt;periodical&gt;&lt;full-title&gt;International Journal of Neuroscience&lt;/full-title&gt;&lt;/periodical&gt;&lt;pages&gt;1-12&lt;/pages&gt;&lt;dates&gt;&lt;year&gt;2020&lt;/year&gt;&lt;/dates&gt;&lt;isbn&gt;0020-745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Rehiman et al.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FD72CC" w:rsidRPr="00A52EBE" w14:paraId="6D2024C1" w14:textId="77777777" w:rsidTr="00FD72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noWrap/>
            <w:hideMark/>
          </w:tcPr>
          <w:p w14:paraId="17DD6A67" w14:textId="77777777" w:rsidR="00FD72CC" w:rsidRPr="00A35B00" w:rsidRDefault="00FD72CC" w:rsidP="00FD72CC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Complement C2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2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7208" w:type="dxa"/>
            <w:hideMark/>
          </w:tcPr>
          <w:p w14:paraId="2447AF63" w14:textId="76DFCB1C" w:rsidR="00FD72CC" w:rsidRPr="00A35B00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2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is activated by Aβ and p-tau which take part in the cascade proces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f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inducing inflamma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hah&lt;/Author&gt;&lt;Year&gt;2021&lt;/Year&gt;&lt;RecNum&gt;39&lt;/RecNum&gt;&lt;DisplayText&gt;(Shah et al. 2021; Tenner 2020)&lt;/DisplayText&gt;&lt;record&gt;&lt;rec-number&gt;39&lt;/rec-number&gt;&lt;foreign-keys&gt;&lt;key app="EN" db-id="e2rp9xwroepdswefz5952aree50sv29ff9rv" timestamp="1653032745"&gt;39&lt;/key&gt;&lt;/foreign-keys&gt;&lt;ref-type name="Journal Article"&gt;17&lt;/ref-type&gt;&lt;contributors&gt;&lt;authors&gt;&lt;author&gt;Shah, Akash&lt;/author&gt;&lt;author&gt;Kishore, Uday&lt;/author&gt;&lt;author&gt;Shastri, Abhishek&lt;/author&gt;&lt;/authors&gt;&lt;/contributors&gt;&lt;titles&gt;&lt;title&gt;Complement System in Alzheimer’s Disease&lt;/title&gt;&lt;secondary-title&gt;International journal of molecular sciences&lt;/secondary-title&gt;&lt;/titles&gt;&lt;periodical&gt;&lt;full-title&gt;International journal of molecular sciences&lt;/full-title&gt;&lt;/periodical&gt;&lt;pages&gt;13647&lt;/pages&gt;&lt;volume&gt;22&lt;/volume&gt;&lt;number&gt;24&lt;/number&gt;&lt;dates&gt;&lt;year&gt;2021&lt;/year&gt;&lt;/dates&gt;&lt;urls&gt;&lt;/urls&gt;&lt;/record&gt;&lt;/Cite&gt;&lt;Cite&gt;&lt;Author&gt;Tenner&lt;/Author&gt;&lt;Year&gt;2020&lt;/Year&gt;&lt;RecNum&gt;40&lt;/RecNum&gt;&lt;record&gt;&lt;rec-number&gt;40&lt;/rec-number&gt;&lt;foreign-keys&gt;&lt;key app="EN" db-id="e2rp9xwroepdswefz5952aree50sv29ff9rv" timestamp="1653032745"&gt;40&lt;/key&gt;&lt;/foreign-keys&gt;&lt;ref-type name="Journal Article"&gt;17&lt;/ref-type&gt;&lt;contributors&gt;&lt;authors&gt;&lt;author&gt;Tenner, Andrea J&lt;/author&gt;&lt;/authors&gt;&lt;/contributors&gt;&lt;titles&gt;&lt;title&gt;Complement-mediated events in Alzheimer’s disease: mechanisms and potential therapeutic targets&lt;/title&gt;&lt;secondary-title&gt;The Journal of Immunology&lt;/secondary-title&gt;&lt;/titles&gt;&lt;periodical&gt;&lt;full-title&gt;The Journal of Immunology&lt;/full-title&gt;&lt;/periodical&gt;&lt;pages&gt;306-315&lt;/pages&gt;&lt;volume&gt;204&lt;/volume&gt;&lt;number&gt;2&lt;/number&gt;&lt;dates&gt;&lt;year&gt;2020&lt;/year&gt;&lt;/dates&gt;&lt;isbn&gt;0022-176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Shah et al. 2021; Tenner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FD72CC" w:rsidRPr="00A52EBE" w14:paraId="4FA0C9CD" w14:textId="77777777" w:rsidTr="00FD72CC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noWrap/>
            <w:hideMark/>
          </w:tcPr>
          <w:p w14:paraId="052EFE5F" w14:textId="77777777" w:rsidR="00FD72CC" w:rsidRPr="00A35B00" w:rsidRDefault="00FD72CC" w:rsidP="00FD72CC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Complement C4-A 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4A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208" w:type="dxa"/>
            <w:hideMark/>
          </w:tcPr>
          <w:p w14:paraId="3942B830" w14:textId="0005B0F1" w:rsidR="00FD72CC" w:rsidRPr="00A35B00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lasma level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4A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was observed to increase in A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nnett&lt;/Author&gt;&lt;Year&gt;2012&lt;/Year&gt;&lt;RecNum&gt;41&lt;/RecNum&gt;&lt;DisplayText&gt;(Bennett et al. 2012)&lt;/DisplayText&gt;&lt;record&gt;&lt;rec-number&gt;41&lt;/rec-number&gt;&lt;foreign-keys&gt;&lt;key app="EN" db-id="e2rp9xwroepdswefz5952aree50sv29ff9rv" timestamp="1653032745"&gt;41&lt;/key&gt;&lt;/foreign-keys&gt;&lt;ref-type name="Journal Article"&gt;17&lt;/ref-type&gt;&lt;contributors&gt;&lt;authors&gt;&lt;author&gt;Bennett, Stuart&lt;/author&gt;&lt;author&gt;Grant, Melissa&lt;/author&gt;&lt;author&gt;Creese, Andrew J&lt;/author&gt;&lt;author&gt;Mangialasche, Francesca&lt;/author&gt;&lt;author&gt;Cecchetti, Roberta&lt;/author&gt;&lt;author&gt;Cooper, Helen J&lt;/author&gt;&lt;author&gt;Mecocci, Patrizia&lt;/author&gt;&lt;author&gt;Aldred, Sarah&lt;/author&gt;&lt;/authors&gt;&lt;/contributors&gt;&lt;titles&gt;&lt;title&gt;Plasma levels of complement 4a protein are increased in Alzheimer&amp;apos;s disease&lt;/title&gt;&lt;secondary-title&gt;Alzheimer Disease &amp;amp; Associated Disorders&lt;/secondary-title&gt;&lt;/titles&gt;&lt;periodical&gt;&lt;full-title&gt;Alzheimer Disease &amp;amp; Associated Disorders&lt;/full-title&gt;&lt;/periodical&gt;&lt;pages&gt;329-334&lt;/pages&gt;&lt;volume&gt;26&lt;/volume&gt;&lt;number&gt;4&lt;/number&gt;&lt;dates&gt;&lt;year&gt;2012&lt;/year&gt;&lt;/dates&gt;&lt;isbn&gt;0893-034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Bennett et al. 201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FD72CC" w:rsidRPr="00A52EBE" w14:paraId="44E16334" w14:textId="77777777" w:rsidTr="00FD72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noWrap/>
            <w:hideMark/>
          </w:tcPr>
          <w:p w14:paraId="666A986F" w14:textId="77777777" w:rsidR="00FD72CC" w:rsidRPr="00A35B00" w:rsidRDefault="00FD72CC" w:rsidP="00FD72CC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Inter-alpha-trypsin inhibitor heavy chain H4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TIH4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208" w:type="dxa"/>
            <w:hideMark/>
          </w:tcPr>
          <w:p w14:paraId="40E6C158" w14:textId="77777777" w:rsidR="00FD72CC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esponds to the acute-inflammatory phase of several pathology progress of several diseases including A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Yang&lt;/Author&gt;&lt;Year&gt;2012&lt;/Year&gt;&lt;RecNum&gt;42&lt;/RecNum&gt;&lt;DisplayText&gt;(Yang et al. 2012)&lt;/DisplayText&gt;&lt;record&gt;&lt;rec-number&gt;42&lt;/rec-number&gt;&lt;foreign-keys&gt;&lt;key app="EN" db-id="e2rp9xwroepdswefz5952aree50sv29ff9rv" timestamp="1653032745"&gt;42&lt;/key&gt;&lt;/foreign-keys&gt;&lt;ref-type name="Journal Article"&gt;17&lt;/ref-type&gt;&lt;contributors&gt;&lt;authors&gt;&lt;author&gt;Yang, Ming-Hui&lt;/author&gt;&lt;author&gt;Yang, Yuan-Han&lt;/author&gt;&lt;author&gt;Lu, Chi-Yu&lt;/author&gt;&lt;author&gt;Jong, Shiang-Bin&lt;/author&gt;&lt;author&gt;Chen, Li-Jhen&lt;/author&gt;&lt;author&gt;Lin, Yu-Fen&lt;/author&gt;&lt;author&gt;Wu, Shyh-Jong&lt;/author&gt;&lt;author&gt;Chu, Pei-Yu&lt;/author&gt;&lt;author&gt;Chung, Tze-Wen&lt;/author&gt;&lt;author&gt;Tyan, Yu-Chang&lt;/author&gt;&lt;/authors&gt;&lt;/contributors&gt;&lt;titles&gt;&lt;title&gt;Activity-dependent neuroprotector homeobox protein: A candidate protein identified in serum as diagnostic biomarker for Alzheimer&amp;apos;s disease&lt;/title&gt;&lt;secondary-title&gt;Journal of proteomics&lt;/secondary-title&gt;&lt;/titles&gt;&lt;periodical&gt;&lt;full-title&gt;Journal of proteomics&lt;/full-title&gt;&lt;/periodical&gt;&lt;pages&gt;3617-3629&lt;/pages&gt;&lt;volume&gt;75&lt;/volume&gt;&lt;number&gt;12&lt;/number&gt;&lt;dates&gt;&lt;year&gt;2012&lt;/year&gt;&lt;/dates&gt;&lt;isbn&gt;1874-3919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Yang et al. 201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C0B9F0B" w14:textId="6F94224F" w:rsidR="00FD72CC" w:rsidRPr="00A35B00" w:rsidRDefault="00FD72CC" w:rsidP="00FD72CC">
            <w:pPr>
              <w:pStyle w:val="ListParagraph"/>
              <w:numPr>
                <w:ilvl w:val="0"/>
                <w:numId w:val="1"/>
              </w:numPr>
              <w:ind w:left="151" w:hanging="151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igher expression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TIH4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in the AD mice model compared to the control, suggesting the potential of </w:t>
            </w:r>
            <w:r w:rsidRPr="00A35B00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TIH4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 xml:space="preserve"> as a marker for A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k8L0F1dGhvcj48WWVhcj4yMDE5PC9ZZWFyPjxSZWNO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k8L0F1dGhvcj48WWVhcj4yMDE5PC9ZZWFyPjxSZWNO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Shi et al. 2019a; Shi et al. 2019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Del="001E2AE6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Pr="00A35B00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14:paraId="64A8F44D" w14:textId="77777777" w:rsidR="00FD72CC" w:rsidRDefault="00FD72CC"/>
    <w:p w14:paraId="24CEEA02" w14:textId="26888D1E" w:rsidR="00D81EA5" w:rsidRDefault="00D81EA5"/>
    <w:sectPr w:rsidR="00D81EA5">
      <w:footerReference w:type="even" r:id="rId7"/>
      <w:footerReference w:type="default" r:id="rId8"/>
      <w:footerReference w:type="firs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402F01E" w14:textId="77777777" w:rsidR="00D21365" w:rsidRDefault="00D21365">
      <w:pPr>
        <w:spacing w:after="0" w:line="240" w:lineRule="auto"/>
      </w:pPr>
    </w:p>
  </w:endnote>
  <w:endnote w:type="continuationSeparator" w:id="0">
    <w:p w14:paraId="6127B8D2" w14:textId="77777777" w:rsidR="00D21365" w:rsidRDefault="00D2136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B8410A5" w14:textId="77777777" w:rsidR="00D21365" w:rsidRDefault="00D2136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29A4A11" w14:textId="77777777" w:rsidR="00D21365" w:rsidRDefault="00D2136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10E8947" w14:textId="77777777" w:rsidR="00D21365" w:rsidRDefault="00D2136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0F038C4" w14:textId="77777777" w:rsidR="00D21365" w:rsidRDefault="00D21365">
      <w:pPr>
        <w:spacing w:after="0" w:line="240" w:lineRule="auto"/>
      </w:pPr>
    </w:p>
  </w:footnote>
  <w:footnote w:type="continuationSeparator" w:id="0">
    <w:p w14:paraId="5C36A003" w14:textId="77777777" w:rsidR="00D21365" w:rsidRDefault="00D2136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4067B0C"/>
    <w:multiLevelType w:val="hybridMultilevel"/>
    <w:tmpl w:val="8EF823E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5057574"/>
    <w:multiLevelType w:val="hybridMultilevel"/>
    <w:tmpl w:val="C032EFBC"/>
    <w:lvl w:ilvl="0" w:tplc="160AC89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41575222">
    <w:abstractNumId w:val="0"/>
  </w:num>
  <w:num w:numId="2" w16cid:durableId="157149829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eer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rp9xwroepdswefz5952aree50sv29ff9rv&quot;&gt;MS_D3&lt;record-ids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7F1FB0"/>
    <w:rsid w:val="004064A2"/>
    <w:rsid w:val="004F71D4"/>
    <w:rsid w:val="00501A1B"/>
    <w:rsid w:val="00614185"/>
    <w:rsid w:val="007F1FB0"/>
    <w:rsid w:val="00D21365"/>
    <w:rsid w:val="00D81EA5"/>
    <w:rsid w:val="00E148FD"/>
    <w:rsid w:val="00FD72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2D693F"/>
  <w15:chartTrackingRefBased/>
  <w15:docId w15:val="{56AAA39A-4D4A-47DA-98AE-214F28C604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n-MY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1FB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F1FB0"/>
    <w:pPr>
      <w:ind w:left="720"/>
      <w:contextualSpacing/>
    </w:pPr>
  </w:style>
  <w:style w:type="table" w:styleId="PlainTable2">
    <w:name w:val="Plain Table 2"/>
    <w:basedOn w:val="TableNormal"/>
    <w:uiPriority w:val="42"/>
    <w:rsid w:val="007F1FB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39"/>
    <w:rsid w:val="00FD72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D72C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D72C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D72C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D72CC"/>
    <w:rPr>
      <w:rFonts w:ascii="Calibri" w:hAnsi="Calibri" w:cs="Calibri"/>
      <w:noProof/>
    </w:rPr>
  </w:style>
  <w:style w:type="paragraph" w:styleId="Footer">
    <w:name w:val="footer"/>
    <w:basedOn w:val="Normal"/>
    <w:link w:val="FooterChar"/>
    <w:uiPriority w:val="99"/>
    <w:unhideWhenUsed/>
    <w:rsid w:val="00D213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136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92</Words>
  <Characters>9649</Characters>
  <Application>Microsoft Office Word</Application>
  <DocSecurity>4</DocSecurity>
  <Lines>80</Lines>
  <Paragraphs>22</Paragraphs>
  <ScaleCrop>false</ScaleCrop>
  <Company/>
  <LinksUpToDate>false</LinksUpToDate>
  <CharactersWithSpaces>11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i Sze</dc:creator>
  <cp:keywords/>
  <dc:description/>
  <cp:lastModifiedBy>Langshaw, Rebecca</cp:lastModifiedBy>
  <cp:revision>2</cp:revision>
  <dcterms:created xsi:type="dcterms:W3CDTF">2024-06-28T17:27:00Z</dcterms:created>
  <dcterms:modified xsi:type="dcterms:W3CDTF">2024-06-28T1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bbab825-a111-45e4-86a1-18cee0005896_Enabled">
    <vt:lpwstr>true</vt:lpwstr>
  </property>
  <property fmtid="{D5CDD505-2E9C-101B-9397-08002B2CF9AE}" pid="3" name="MSIP_Label_2bbab825-a111-45e4-86a1-18cee0005896_SetDate">
    <vt:lpwstr>2024-06-28T17:27:45Z</vt:lpwstr>
  </property>
  <property fmtid="{D5CDD505-2E9C-101B-9397-08002B2CF9AE}" pid="4" name="MSIP_Label_2bbab825-a111-45e4-86a1-18cee0005896_Method">
    <vt:lpwstr>Standard</vt:lpwstr>
  </property>
  <property fmtid="{D5CDD505-2E9C-101B-9397-08002B2CF9AE}" pid="5" name="MSIP_Label_2bbab825-a111-45e4-86a1-18cee0005896_Name">
    <vt:lpwstr>2bbab825-a111-45e4-86a1-18cee0005896</vt:lpwstr>
  </property>
  <property fmtid="{D5CDD505-2E9C-101B-9397-08002B2CF9AE}" pid="6" name="MSIP_Label_2bbab825-a111-45e4-86a1-18cee0005896_SiteId">
    <vt:lpwstr>2567d566-604c-408a-8a60-55d0dc9d9d6b</vt:lpwstr>
  </property>
  <property fmtid="{D5CDD505-2E9C-101B-9397-08002B2CF9AE}" pid="7" name="MSIP_Label_2bbab825-a111-45e4-86a1-18cee0005896_ActionId">
    <vt:lpwstr>cb6364c6-04a7-4c69-b431-b88c433a41a3</vt:lpwstr>
  </property>
  <property fmtid="{D5CDD505-2E9C-101B-9397-08002B2CF9AE}" pid="8" name="MSIP_Label_2bbab825-a111-45e4-86a1-18cee0005896_ContentBits">
    <vt:lpwstr>2</vt:lpwstr>
  </property>
</Properties>
</file>